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42466524" w14:textId="1F109C52"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 score=</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7276B4CC"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target-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1055CF1A"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 xml:space="preserve">output valu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355C81F4"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target-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1EAFF8A8" w14:textId="77777777"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4470F9"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4F0C463" w:rsidR="00827ECD" w:rsidRPr="00B62E9E" w:rsidRDefault="004470F9"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ediction=</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initial prediction</m:t>
                  </m:r>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ε × output value]</m:t>
                  </m:r>
                </m:e>
                <m:sub>
                  <m:r>
                    <w:rPr>
                      <w:rFonts w:ascii="Cambria Math" w:hAnsi="Cambria Math" w:cs="Times New Roman"/>
                      <w:sz w:val="24"/>
                      <w:szCs w:val="24"/>
                    </w:rPr>
                    <m:t>i</m:t>
                  </m:r>
                </m:sub>
              </m:sSub>
            </m:e>
          </m:nary>
        </m:oMath>
      </m:oMathPara>
    </w:p>
    <w:p w14:paraId="4F62CA5B" w14:textId="53933352"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ediction</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ediction</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2895E834"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ediction=</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data</w:t>
      </w:r>
      <w:r w:rsidR="00BA6B91">
        <w:rPr>
          <w:rFonts w:ascii="Times New Roman" w:hAnsi="Times New Roman" w:cs="Times New Roman"/>
          <w:sz w:val="24"/>
          <w:szCs w:val="24"/>
        </w:rPr>
        <w:t xml:space="preserve">set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lastRenderedPageBreak/>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lastRenderedPageBreak/>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lastRenderedPageBreak/>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lastRenderedPageBreak/>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t>Tabel</w:t>
      </w:r>
      <w:proofErr w:type="spellEnd"/>
      <w:r w:rsidRPr="002D46E2">
        <w:rPr>
          <w:rFonts w:ascii="Times New Roman" w:hAnsi="Times New Roman" w:cs="Times New Roman"/>
          <w:b/>
          <w:bCs/>
        </w:rPr>
        <w:t xml:space="preserve"> 3.4</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4470F9"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4470F9"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5 </w:t>
      </w:r>
      <w:proofErr w:type="spellStart"/>
      <w:r w:rsidRPr="00C37A55">
        <w:rPr>
          <w:rFonts w:ascii="Times New Roman" w:eastAsiaTheme="minorEastAsia" w:hAnsi="Times New Roman" w:cs="Times New Roman"/>
          <w:i/>
          <w:iCs/>
        </w:rPr>
        <w:t>Contoh</w:t>
      </w:r>
      <w:proofErr w:type="spellEnd"/>
      <w:r w:rsidRPr="00C37A55">
        <w:rPr>
          <w:rFonts w:ascii="Times New Roman" w:eastAsiaTheme="minorEastAsia" w:hAnsi="Times New Roman" w:cs="Times New Roman"/>
          <w:i/>
          <w:iCs/>
        </w:rPr>
        <w:t xml:space="preserve">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6</w:t>
      </w:r>
      <w:r w:rsidRPr="00C37A55">
        <w:rPr>
          <w:rFonts w:ascii="Times New Roman" w:eastAsiaTheme="minorEastAsia" w:hAnsi="Times New Roman" w:cs="Times New Roman"/>
          <w:i/>
          <w:iCs/>
        </w:rPr>
        <w:t xml:space="preserve"> Data </w:t>
      </w:r>
      <w:proofErr w:type="spellStart"/>
      <w:r w:rsidRPr="00C37A55">
        <w:rPr>
          <w:rFonts w:ascii="Times New Roman" w:eastAsiaTheme="minorEastAsia" w:hAnsi="Times New Roman" w:cs="Times New Roman"/>
          <w:i/>
          <w:iCs/>
        </w:rPr>
        <w:t>hasil</w:t>
      </w:r>
      <w:proofErr w:type="spellEnd"/>
      <w:r w:rsidRPr="00C37A55">
        <w:rPr>
          <w:rFonts w:ascii="Times New Roman" w:eastAsiaTheme="minorEastAsia" w:hAnsi="Times New Roman" w:cs="Times New Roman"/>
          <w:i/>
          <w:iCs/>
        </w:rPr>
        <w:t xml:space="preserve">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6F7FC44E" w14:textId="77777777" w:rsidR="001B43DD" w:rsidRPr="00661903" w:rsidRDefault="001B43DD" w:rsidP="001B43DD">
      <w:pPr>
        <w:spacing w:after="0" w:line="276" w:lineRule="auto"/>
        <w:jc w:val="both"/>
        <w:rPr>
          <w:rFonts w:ascii="Times New Roman" w:hAnsi="Times New Roman" w:cs="Times New Roman"/>
          <w:sz w:val="24"/>
          <w:szCs w:val="24"/>
        </w:rPr>
      </w:pPr>
    </w:p>
    <w:p w14:paraId="7915F9F9" w14:textId="702E21BF"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Training</w:t>
      </w:r>
    </w:p>
    <w:p w14:paraId="34D18D28" w14:textId="7664E38B"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3.7</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onto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atases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untuk</w:t>
      </w:r>
      <w:proofErr w:type="spellEnd"/>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4025"/>
        <w:gridCol w:w="4032"/>
      </w:tblGrid>
      <w:tr w:rsidR="00C25B0F" w:rsidRPr="004470F9" w14:paraId="357C5283" w14:textId="77777777" w:rsidTr="00C25B0F">
        <w:tc>
          <w:tcPr>
            <w:tcW w:w="4388" w:type="dxa"/>
          </w:tcPr>
          <w:p w14:paraId="6CA9CA58" w14:textId="344BBBFE" w:rsidR="00C25B0F" w:rsidRPr="004470F9" w:rsidRDefault="004470F9" w:rsidP="00D07CA7">
            <w:pPr>
              <w:pStyle w:val="ListParagraph"/>
              <w:spacing w:line="276" w:lineRule="auto"/>
              <w:ind w:left="0"/>
              <w:jc w:val="center"/>
              <w:rPr>
                <w:rFonts w:ascii="Times New Roman" w:hAnsi="Times New Roman" w:cs="Times New Roman"/>
                <w:b/>
                <w:bCs/>
                <w:sz w:val="20"/>
                <w:szCs w:val="20"/>
              </w:rPr>
            </w:pPr>
            <w:proofErr w:type="spellStart"/>
            <w:r w:rsidRPr="004470F9">
              <w:rPr>
                <w:rFonts w:ascii="Times New Roman" w:hAnsi="Times New Roman" w:cs="Times New Roman"/>
                <w:b/>
                <w:bCs/>
                <w:sz w:val="20"/>
                <w:szCs w:val="20"/>
              </w:rPr>
              <w:t>thalac</w:t>
            </w:r>
            <w:proofErr w:type="spellEnd"/>
          </w:p>
        </w:tc>
        <w:tc>
          <w:tcPr>
            <w:tcW w:w="4389" w:type="dxa"/>
          </w:tcPr>
          <w:p w14:paraId="48C48057" w14:textId="5CF6C9D2" w:rsidR="00C25B0F" w:rsidRPr="004470F9" w:rsidRDefault="004470F9" w:rsidP="00D07CA7">
            <w:pPr>
              <w:pStyle w:val="ListParagraph"/>
              <w:spacing w:line="276" w:lineRule="auto"/>
              <w:ind w:left="0"/>
              <w:jc w:val="center"/>
              <w:rPr>
                <w:rFonts w:ascii="Times New Roman" w:hAnsi="Times New Roman" w:cs="Times New Roman"/>
                <w:b/>
                <w:bCs/>
                <w:sz w:val="20"/>
                <w:szCs w:val="20"/>
              </w:rPr>
            </w:pPr>
            <w:r w:rsidRPr="004470F9">
              <w:rPr>
                <w:rFonts w:ascii="Times New Roman" w:hAnsi="Times New Roman" w:cs="Times New Roman"/>
                <w:b/>
                <w:bCs/>
                <w:sz w:val="20"/>
                <w:szCs w:val="20"/>
              </w:rPr>
              <w:t>T</w:t>
            </w:r>
            <w:r w:rsidR="00C25B0F" w:rsidRPr="004470F9">
              <w:rPr>
                <w:rFonts w:ascii="Times New Roman" w:hAnsi="Times New Roman" w:cs="Times New Roman"/>
                <w:b/>
                <w:bCs/>
                <w:sz w:val="20"/>
                <w:szCs w:val="20"/>
              </w:rPr>
              <w:t>arget</w:t>
            </w:r>
          </w:p>
        </w:tc>
      </w:tr>
      <w:tr w:rsidR="00C25B0F" w:rsidRPr="004470F9" w14:paraId="74E36F13" w14:textId="77777777" w:rsidTr="00C25B0F">
        <w:tc>
          <w:tcPr>
            <w:tcW w:w="4388" w:type="dxa"/>
          </w:tcPr>
          <w:p w14:paraId="7D763B4F" w14:textId="3C6CB19C"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4389" w:type="dxa"/>
          </w:tcPr>
          <w:p w14:paraId="3BCE5018" w14:textId="42F1B67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r w:rsidR="00C25B0F" w:rsidRPr="004470F9" w14:paraId="52FFCB6A" w14:textId="77777777" w:rsidTr="00C25B0F">
        <w:tc>
          <w:tcPr>
            <w:tcW w:w="4388" w:type="dxa"/>
          </w:tcPr>
          <w:p w14:paraId="54291B3F" w14:textId="5B8028AD"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4389" w:type="dxa"/>
          </w:tcPr>
          <w:p w14:paraId="480716BA" w14:textId="4DF187D6"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r w:rsidR="00C25B0F" w:rsidRPr="004470F9" w14:paraId="44987ECA" w14:textId="77777777" w:rsidTr="00C25B0F">
        <w:tc>
          <w:tcPr>
            <w:tcW w:w="4388" w:type="dxa"/>
          </w:tcPr>
          <w:p w14:paraId="3A2B8649" w14:textId="1693422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0</w:t>
            </w:r>
          </w:p>
        </w:tc>
        <w:tc>
          <w:tcPr>
            <w:tcW w:w="4389" w:type="dxa"/>
          </w:tcPr>
          <w:p w14:paraId="32CB8420" w14:textId="45F4F4B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C25B0F" w:rsidRPr="004470F9" w14:paraId="6002AABD" w14:textId="77777777" w:rsidTr="00C25B0F">
        <w:tc>
          <w:tcPr>
            <w:tcW w:w="4388" w:type="dxa"/>
          </w:tcPr>
          <w:p w14:paraId="2944E9F2" w14:textId="0015689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4389" w:type="dxa"/>
          </w:tcPr>
          <w:p w14:paraId="53CFA53B" w14:textId="615CA708"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C25B0F" w:rsidRPr="004470F9" w14:paraId="41627DE1" w14:textId="77777777" w:rsidTr="00C25B0F">
        <w:tc>
          <w:tcPr>
            <w:tcW w:w="4388" w:type="dxa"/>
          </w:tcPr>
          <w:p w14:paraId="615CFA7C" w14:textId="71548218"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4389" w:type="dxa"/>
          </w:tcPr>
          <w:p w14:paraId="4702617B" w14:textId="3A80D199"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bl>
    <w:p w14:paraId="1BF0B9A2" w14:textId="77777777" w:rsidR="00C25B0F" w:rsidRPr="00C25B0F" w:rsidRDefault="00C25B0F" w:rsidP="00D07CA7">
      <w:pPr>
        <w:pStyle w:val="ListParagraph"/>
        <w:spacing w:after="0" w:line="276" w:lineRule="auto"/>
        <w:jc w:val="center"/>
        <w:rPr>
          <w:rFonts w:ascii="Times New Roman" w:hAnsi="Times New Roman" w:cs="Times New Roman"/>
          <w:sz w:val="24"/>
          <w:szCs w:val="24"/>
        </w:rPr>
      </w:pP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Evaluasi</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1FA1A109" w:rsidR="00810CA9" w:rsidRDefault="00810CA9"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97316E" w:rsidRDefault="00810CA9"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 xml:space="preserve">(1), 23. </w:t>
      </w:r>
      <w:r w:rsidRPr="00480DA1">
        <w:rPr>
          <w:rFonts w:ascii="Times New Roman" w:hAnsi="Times New Roman" w:cs="Times New Roman"/>
          <w:noProof/>
          <w:sz w:val="24"/>
          <w:szCs w:val="24"/>
        </w:rPr>
        <w:lastRenderedPageBreak/>
        <w:t>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w:t>
      </w:r>
      <w:r w:rsidRPr="00480DA1">
        <w:rPr>
          <w:rFonts w:ascii="Times New Roman" w:hAnsi="Times New Roman" w:cs="Times New Roman"/>
          <w:noProof/>
          <w:sz w:val="24"/>
          <w:szCs w:val="24"/>
        </w:rPr>
        <w:lastRenderedPageBreak/>
        <w:t xml:space="preserve">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4"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0"/>
  </w:num>
  <w:num w:numId="4">
    <w:abstractNumId w:val="1"/>
  </w:num>
  <w:num w:numId="5">
    <w:abstractNumId w:val="7"/>
  </w:num>
  <w:num w:numId="6">
    <w:abstractNumId w:val="2"/>
  </w:num>
  <w:num w:numId="7">
    <w:abstractNumId w:val="11"/>
  </w:num>
  <w:num w:numId="8">
    <w:abstractNumId w:val="17"/>
  </w:num>
  <w:num w:numId="9">
    <w:abstractNumId w:val="13"/>
  </w:num>
  <w:num w:numId="10">
    <w:abstractNumId w:val="6"/>
  </w:num>
  <w:num w:numId="11">
    <w:abstractNumId w:val="8"/>
  </w:num>
  <w:num w:numId="12">
    <w:abstractNumId w:val="0"/>
  </w:num>
  <w:num w:numId="13">
    <w:abstractNumId w:val="15"/>
  </w:num>
  <w:num w:numId="14">
    <w:abstractNumId w:val="18"/>
  </w:num>
  <w:num w:numId="15">
    <w:abstractNumId w:val="9"/>
  </w:num>
  <w:num w:numId="16">
    <w:abstractNumId w:val="19"/>
  </w:num>
  <w:num w:numId="17">
    <w:abstractNumId w:val="3"/>
  </w:num>
  <w:num w:numId="18">
    <w:abstractNumId w:val="12"/>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65"/>
    <w:rsid w:val="00026E7A"/>
    <w:rsid w:val="0002718C"/>
    <w:rsid w:val="000273A5"/>
    <w:rsid w:val="000278A7"/>
    <w:rsid w:val="00030038"/>
    <w:rsid w:val="00030446"/>
    <w:rsid w:val="00030CCB"/>
    <w:rsid w:val="00031394"/>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2B09"/>
    <w:rsid w:val="00042E68"/>
    <w:rsid w:val="0004342C"/>
    <w:rsid w:val="00044BA9"/>
    <w:rsid w:val="00044F1F"/>
    <w:rsid w:val="000455BA"/>
    <w:rsid w:val="00045D7D"/>
    <w:rsid w:val="00045DCA"/>
    <w:rsid w:val="0004605B"/>
    <w:rsid w:val="0004727F"/>
    <w:rsid w:val="0005002B"/>
    <w:rsid w:val="00051737"/>
    <w:rsid w:val="00051871"/>
    <w:rsid w:val="00051902"/>
    <w:rsid w:val="00054A11"/>
    <w:rsid w:val="00055AE7"/>
    <w:rsid w:val="00055B64"/>
    <w:rsid w:val="00056239"/>
    <w:rsid w:val="000606FD"/>
    <w:rsid w:val="00060A30"/>
    <w:rsid w:val="00061C07"/>
    <w:rsid w:val="00063DBF"/>
    <w:rsid w:val="00064543"/>
    <w:rsid w:val="00066EBF"/>
    <w:rsid w:val="0006725E"/>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949"/>
    <w:rsid w:val="00083D92"/>
    <w:rsid w:val="0008408B"/>
    <w:rsid w:val="00085B76"/>
    <w:rsid w:val="00085F0A"/>
    <w:rsid w:val="00086390"/>
    <w:rsid w:val="00086DD9"/>
    <w:rsid w:val="00090593"/>
    <w:rsid w:val="00091723"/>
    <w:rsid w:val="000938AA"/>
    <w:rsid w:val="0009399D"/>
    <w:rsid w:val="00093BFA"/>
    <w:rsid w:val="000945D8"/>
    <w:rsid w:val="00094946"/>
    <w:rsid w:val="00095E9D"/>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09FA"/>
    <w:rsid w:val="000B1308"/>
    <w:rsid w:val="000B2015"/>
    <w:rsid w:val="000B22AE"/>
    <w:rsid w:val="000B23E3"/>
    <w:rsid w:val="000B3484"/>
    <w:rsid w:val="000B3DE1"/>
    <w:rsid w:val="000B49D4"/>
    <w:rsid w:val="000B4A0C"/>
    <w:rsid w:val="000B711F"/>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5E"/>
    <w:rsid w:val="000D08FA"/>
    <w:rsid w:val="000D0945"/>
    <w:rsid w:val="000D30A0"/>
    <w:rsid w:val="000D393C"/>
    <w:rsid w:val="000D4F7C"/>
    <w:rsid w:val="000D550F"/>
    <w:rsid w:val="000D6105"/>
    <w:rsid w:val="000D6821"/>
    <w:rsid w:val="000D6C1D"/>
    <w:rsid w:val="000D748D"/>
    <w:rsid w:val="000D7743"/>
    <w:rsid w:val="000E2347"/>
    <w:rsid w:val="000E42A3"/>
    <w:rsid w:val="000E4704"/>
    <w:rsid w:val="000E522F"/>
    <w:rsid w:val="000E597A"/>
    <w:rsid w:val="000E647C"/>
    <w:rsid w:val="000F1244"/>
    <w:rsid w:val="000F1392"/>
    <w:rsid w:val="000F1B8E"/>
    <w:rsid w:val="000F35B5"/>
    <w:rsid w:val="000F40F6"/>
    <w:rsid w:val="000F4DA0"/>
    <w:rsid w:val="000F53A6"/>
    <w:rsid w:val="000F6F80"/>
    <w:rsid w:val="00100799"/>
    <w:rsid w:val="00101DA7"/>
    <w:rsid w:val="00101EA0"/>
    <w:rsid w:val="001028FD"/>
    <w:rsid w:val="00102D10"/>
    <w:rsid w:val="00102EB2"/>
    <w:rsid w:val="001035FF"/>
    <w:rsid w:val="0010363B"/>
    <w:rsid w:val="00103679"/>
    <w:rsid w:val="00103BAB"/>
    <w:rsid w:val="00103DCC"/>
    <w:rsid w:val="001057D4"/>
    <w:rsid w:val="00105A7B"/>
    <w:rsid w:val="00106B57"/>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385"/>
    <w:rsid w:val="0012693B"/>
    <w:rsid w:val="00130323"/>
    <w:rsid w:val="001306E4"/>
    <w:rsid w:val="00130EF5"/>
    <w:rsid w:val="00131452"/>
    <w:rsid w:val="00131DB9"/>
    <w:rsid w:val="001322F3"/>
    <w:rsid w:val="00134501"/>
    <w:rsid w:val="001346C9"/>
    <w:rsid w:val="00134CB9"/>
    <w:rsid w:val="001352A5"/>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F4"/>
    <w:rsid w:val="001523F0"/>
    <w:rsid w:val="00153CCA"/>
    <w:rsid w:val="001555C5"/>
    <w:rsid w:val="0015746A"/>
    <w:rsid w:val="00160898"/>
    <w:rsid w:val="001617A4"/>
    <w:rsid w:val="00162F55"/>
    <w:rsid w:val="001638E1"/>
    <w:rsid w:val="00165318"/>
    <w:rsid w:val="00165636"/>
    <w:rsid w:val="00165B67"/>
    <w:rsid w:val="001661B9"/>
    <w:rsid w:val="001674AB"/>
    <w:rsid w:val="001677C1"/>
    <w:rsid w:val="001707F3"/>
    <w:rsid w:val="001710F9"/>
    <w:rsid w:val="001715C2"/>
    <w:rsid w:val="00171C50"/>
    <w:rsid w:val="00171D18"/>
    <w:rsid w:val="00172DBC"/>
    <w:rsid w:val="001731D1"/>
    <w:rsid w:val="001734A3"/>
    <w:rsid w:val="0017362C"/>
    <w:rsid w:val="001744F4"/>
    <w:rsid w:val="00174E66"/>
    <w:rsid w:val="0017511A"/>
    <w:rsid w:val="00176093"/>
    <w:rsid w:val="00176480"/>
    <w:rsid w:val="00176BCE"/>
    <w:rsid w:val="00176ED7"/>
    <w:rsid w:val="0017730D"/>
    <w:rsid w:val="0017796B"/>
    <w:rsid w:val="001807A9"/>
    <w:rsid w:val="00180834"/>
    <w:rsid w:val="00180DDB"/>
    <w:rsid w:val="001817B7"/>
    <w:rsid w:val="00181811"/>
    <w:rsid w:val="00181BF1"/>
    <w:rsid w:val="001823D7"/>
    <w:rsid w:val="001843F0"/>
    <w:rsid w:val="0018470C"/>
    <w:rsid w:val="00184D7D"/>
    <w:rsid w:val="001859D8"/>
    <w:rsid w:val="00185ED0"/>
    <w:rsid w:val="0018624C"/>
    <w:rsid w:val="00186AE3"/>
    <w:rsid w:val="001900B2"/>
    <w:rsid w:val="00191779"/>
    <w:rsid w:val="0019214B"/>
    <w:rsid w:val="001926C7"/>
    <w:rsid w:val="001941F8"/>
    <w:rsid w:val="001943F6"/>
    <w:rsid w:val="00194815"/>
    <w:rsid w:val="001961C3"/>
    <w:rsid w:val="00196C14"/>
    <w:rsid w:val="00196D0D"/>
    <w:rsid w:val="00196F87"/>
    <w:rsid w:val="00197DDE"/>
    <w:rsid w:val="001A0CBA"/>
    <w:rsid w:val="001A172B"/>
    <w:rsid w:val="001A3C64"/>
    <w:rsid w:val="001A55FE"/>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222B"/>
    <w:rsid w:val="001C2291"/>
    <w:rsid w:val="001C3CF6"/>
    <w:rsid w:val="001C3F41"/>
    <w:rsid w:val="001C4D16"/>
    <w:rsid w:val="001C55FA"/>
    <w:rsid w:val="001C61FC"/>
    <w:rsid w:val="001C6C85"/>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5EFE"/>
    <w:rsid w:val="001E68E9"/>
    <w:rsid w:val="001E7BBC"/>
    <w:rsid w:val="001F0389"/>
    <w:rsid w:val="001F14F7"/>
    <w:rsid w:val="001F36E2"/>
    <w:rsid w:val="001F4C84"/>
    <w:rsid w:val="001F4FD9"/>
    <w:rsid w:val="001F692B"/>
    <w:rsid w:val="00201AC4"/>
    <w:rsid w:val="00201EEC"/>
    <w:rsid w:val="00202631"/>
    <w:rsid w:val="002028CF"/>
    <w:rsid w:val="0020339C"/>
    <w:rsid w:val="0020346E"/>
    <w:rsid w:val="00203C09"/>
    <w:rsid w:val="002051A4"/>
    <w:rsid w:val="00205356"/>
    <w:rsid w:val="0020577E"/>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647"/>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1EA0"/>
    <w:rsid w:val="00252590"/>
    <w:rsid w:val="00253A7B"/>
    <w:rsid w:val="00254252"/>
    <w:rsid w:val="00257194"/>
    <w:rsid w:val="00257AFE"/>
    <w:rsid w:val="002613A1"/>
    <w:rsid w:val="00262227"/>
    <w:rsid w:val="00262E6B"/>
    <w:rsid w:val="0026307B"/>
    <w:rsid w:val="00263257"/>
    <w:rsid w:val="0026349A"/>
    <w:rsid w:val="0026434F"/>
    <w:rsid w:val="00265047"/>
    <w:rsid w:val="002666E3"/>
    <w:rsid w:val="00266F0D"/>
    <w:rsid w:val="00270138"/>
    <w:rsid w:val="00270185"/>
    <w:rsid w:val="0027065D"/>
    <w:rsid w:val="0027097F"/>
    <w:rsid w:val="00274A3C"/>
    <w:rsid w:val="00274F5C"/>
    <w:rsid w:val="0027511E"/>
    <w:rsid w:val="002757DE"/>
    <w:rsid w:val="00276DEF"/>
    <w:rsid w:val="002777AD"/>
    <w:rsid w:val="0027790E"/>
    <w:rsid w:val="00277C44"/>
    <w:rsid w:val="00277C54"/>
    <w:rsid w:val="002802C8"/>
    <w:rsid w:val="002809E9"/>
    <w:rsid w:val="00283EA7"/>
    <w:rsid w:val="00284A8B"/>
    <w:rsid w:val="002857D9"/>
    <w:rsid w:val="002859D7"/>
    <w:rsid w:val="002862B2"/>
    <w:rsid w:val="00286CDB"/>
    <w:rsid w:val="00286FB0"/>
    <w:rsid w:val="00287414"/>
    <w:rsid w:val="0028761D"/>
    <w:rsid w:val="00291751"/>
    <w:rsid w:val="002917BA"/>
    <w:rsid w:val="00291B73"/>
    <w:rsid w:val="00292A7C"/>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6561"/>
    <w:rsid w:val="002A71A2"/>
    <w:rsid w:val="002A739F"/>
    <w:rsid w:val="002B0071"/>
    <w:rsid w:val="002B1517"/>
    <w:rsid w:val="002B1D2A"/>
    <w:rsid w:val="002B2EE2"/>
    <w:rsid w:val="002B3288"/>
    <w:rsid w:val="002B42FF"/>
    <w:rsid w:val="002B4E7A"/>
    <w:rsid w:val="002B52DA"/>
    <w:rsid w:val="002B584C"/>
    <w:rsid w:val="002C047A"/>
    <w:rsid w:val="002C09C5"/>
    <w:rsid w:val="002C0B76"/>
    <w:rsid w:val="002C0BD7"/>
    <w:rsid w:val="002C23E9"/>
    <w:rsid w:val="002C496D"/>
    <w:rsid w:val="002C4D6E"/>
    <w:rsid w:val="002C4D7A"/>
    <w:rsid w:val="002C4FFF"/>
    <w:rsid w:val="002D10BF"/>
    <w:rsid w:val="002D28C3"/>
    <w:rsid w:val="002D46E2"/>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28"/>
    <w:rsid w:val="002F417F"/>
    <w:rsid w:val="002F43E7"/>
    <w:rsid w:val="002F45B2"/>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267"/>
    <w:rsid w:val="00316392"/>
    <w:rsid w:val="003175A0"/>
    <w:rsid w:val="003207F0"/>
    <w:rsid w:val="003208C0"/>
    <w:rsid w:val="00320A88"/>
    <w:rsid w:val="0032155C"/>
    <w:rsid w:val="00323900"/>
    <w:rsid w:val="00323A0A"/>
    <w:rsid w:val="00323B5E"/>
    <w:rsid w:val="003246E7"/>
    <w:rsid w:val="00324ADF"/>
    <w:rsid w:val="00324DA4"/>
    <w:rsid w:val="00325845"/>
    <w:rsid w:val="00325F29"/>
    <w:rsid w:val="00331748"/>
    <w:rsid w:val="00331A8E"/>
    <w:rsid w:val="00331BAD"/>
    <w:rsid w:val="00332142"/>
    <w:rsid w:val="00332CF1"/>
    <w:rsid w:val="00332EA2"/>
    <w:rsid w:val="00333107"/>
    <w:rsid w:val="00334466"/>
    <w:rsid w:val="00334603"/>
    <w:rsid w:val="00334AB5"/>
    <w:rsid w:val="00336105"/>
    <w:rsid w:val="003373B8"/>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55A4"/>
    <w:rsid w:val="003568FA"/>
    <w:rsid w:val="00357055"/>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2146"/>
    <w:rsid w:val="003922E9"/>
    <w:rsid w:val="00393915"/>
    <w:rsid w:val="00393DFB"/>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2170"/>
    <w:rsid w:val="003B3DC7"/>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4F"/>
    <w:rsid w:val="003E7098"/>
    <w:rsid w:val="003E7473"/>
    <w:rsid w:val="003F1125"/>
    <w:rsid w:val="003F14DF"/>
    <w:rsid w:val="003F2199"/>
    <w:rsid w:val="003F3470"/>
    <w:rsid w:val="003F3517"/>
    <w:rsid w:val="003F5870"/>
    <w:rsid w:val="003F6A3A"/>
    <w:rsid w:val="003F6DAC"/>
    <w:rsid w:val="00400738"/>
    <w:rsid w:val="0040161F"/>
    <w:rsid w:val="0040188A"/>
    <w:rsid w:val="00401FBF"/>
    <w:rsid w:val="00402DEE"/>
    <w:rsid w:val="00404004"/>
    <w:rsid w:val="004045CE"/>
    <w:rsid w:val="00404B28"/>
    <w:rsid w:val="00405539"/>
    <w:rsid w:val="00407693"/>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951"/>
    <w:rsid w:val="00445FF5"/>
    <w:rsid w:val="004470F9"/>
    <w:rsid w:val="004472BF"/>
    <w:rsid w:val="00447322"/>
    <w:rsid w:val="00451B03"/>
    <w:rsid w:val="00451E42"/>
    <w:rsid w:val="00452001"/>
    <w:rsid w:val="004532DB"/>
    <w:rsid w:val="004539B6"/>
    <w:rsid w:val="004543A0"/>
    <w:rsid w:val="00454D41"/>
    <w:rsid w:val="00455CB1"/>
    <w:rsid w:val="004565DB"/>
    <w:rsid w:val="00456A9A"/>
    <w:rsid w:val="0045746E"/>
    <w:rsid w:val="00457521"/>
    <w:rsid w:val="0045760A"/>
    <w:rsid w:val="00457822"/>
    <w:rsid w:val="00461383"/>
    <w:rsid w:val="00462F08"/>
    <w:rsid w:val="004636F0"/>
    <w:rsid w:val="00463B58"/>
    <w:rsid w:val="00463D0A"/>
    <w:rsid w:val="00464896"/>
    <w:rsid w:val="00465BAD"/>
    <w:rsid w:val="00466C5F"/>
    <w:rsid w:val="00467729"/>
    <w:rsid w:val="004700EA"/>
    <w:rsid w:val="004709DF"/>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52E"/>
    <w:rsid w:val="004D65CA"/>
    <w:rsid w:val="004D6EF5"/>
    <w:rsid w:val="004D713C"/>
    <w:rsid w:val="004D71BD"/>
    <w:rsid w:val="004E0942"/>
    <w:rsid w:val="004E0C49"/>
    <w:rsid w:val="004E2951"/>
    <w:rsid w:val="004E32E2"/>
    <w:rsid w:val="004E3599"/>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87B"/>
    <w:rsid w:val="00521DC4"/>
    <w:rsid w:val="00521F84"/>
    <w:rsid w:val="00523090"/>
    <w:rsid w:val="005241A8"/>
    <w:rsid w:val="005244D9"/>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580B"/>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F03"/>
    <w:rsid w:val="00587C51"/>
    <w:rsid w:val="00587F7B"/>
    <w:rsid w:val="005904CB"/>
    <w:rsid w:val="005905F3"/>
    <w:rsid w:val="00590F32"/>
    <w:rsid w:val="00591FFC"/>
    <w:rsid w:val="00592973"/>
    <w:rsid w:val="0059355C"/>
    <w:rsid w:val="005937C3"/>
    <w:rsid w:val="00593F2D"/>
    <w:rsid w:val="00594359"/>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D84"/>
    <w:rsid w:val="005A38EA"/>
    <w:rsid w:val="005A3FC9"/>
    <w:rsid w:val="005A64AE"/>
    <w:rsid w:val="005A6A3F"/>
    <w:rsid w:val="005A7D4C"/>
    <w:rsid w:val="005B12E8"/>
    <w:rsid w:val="005B190F"/>
    <w:rsid w:val="005B459D"/>
    <w:rsid w:val="005B48FE"/>
    <w:rsid w:val="005B4B4F"/>
    <w:rsid w:val="005B4EDB"/>
    <w:rsid w:val="005B6396"/>
    <w:rsid w:val="005B68D4"/>
    <w:rsid w:val="005B6AFD"/>
    <w:rsid w:val="005B6C6F"/>
    <w:rsid w:val="005B7EF7"/>
    <w:rsid w:val="005C08CF"/>
    <w:rsid w:val="005C1173"/>
    <w:rsid w:val="005C299E"/>
    <w:rsid w:val="005C3A17"/>
    <w:rsid w:val="005C6327"/>
    <w:rsid w:val="005C6D26"/>
    <w:rsid w:val="005C6FF5"/>
    <w:rsid w:val="005D042C"/>
    <w:rsid w:val="005D0544"/>
    <w:rsid w:val="005D6725"/>
    <w:rsid w:val="005E02E3"/>
    <w:rsid w:val="005E0E02"/>
    <w:rsid w:val="005E1098"/>
    <w:rsid w:val="005E1333"/>
    <w:rsid w:val="005E1D4B"/>
    <w:rsid w:val="005E2021"/>
    <w:rsid w:val="005E2218"/>
    <w:rsid w:val="005E2B11"/>
    <w:rsid w:val="005E4633"/>
    <w:rsid w:val="005E4CF4"/>
    <w:rsid w:val="005E5653"/>
    <w:rsid w:val="005E6494"/>
    <w:rsid w:val="005E65C6"/>
    <w:rsid w:val="005E6B51"/>
    <w:rsid w:val="005E72A9"/>
    <w:rsid w:val="005E7726"/>
    <w:rsid w:val="005E7762"/>
    <w:rsid w:val="005E7B2E"/>
    <w:rsid w:val="005F0B79"/>
    <w:rsid w:val="005F0E6E"/>
    <w:rsid w:val="005F212E"/>
    <w:rsid w:val="005F26DB"/>
    <w:rsid w:val="005F3109"/>
    <w:rsid w:val="005F5F6C"/>
    <w:rsid w:val="005F6FA0"/>
    <w:rsid w:val="005F7805"/>
    <w:rsid w:val="00600169"/>
    <w:rsid w:val="006002F8"/>
    <w:rsid w:val="00600749"/>
    <w:rsid w:val="00600750"/>
    <w:rsid w:val="00600C03"/>
    <w:rsid w:val="00604D10"/>
    <w:rsid w:val="00605EDF"/>
    <w:rsid w:val="0060619A"/>
    <w:rsid w:val="00606694"/>
    <w:rsid w:val="00606B98"/>
    <w:rsid w:val="006108BC"/>
    <w:rsid w:val="00611810"/>
    <w:rsid w:val="00611DE9"/>
    <w:rsid w:val="006126CD"/>
    <w:rsid w:val="0061323F"/>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881"/>
    <w:rsid w:val="00626E9E"/>
    <w:rsid w:val="006320E8"/>
    <w:rsid w:val="00632E0E"/>
    <w:rsid w:val="00632FD1"/>
    <w:rsid w:val="0063351A"/>
    <w:rsid w:val="0063385C"/>
    <w:rsid w:val="006338FC"/>
    <w:rsid w:val="00636126"/>
    <w:rsid w:val="00637256"/>
    <w:rsid w:val="006379CB"/>
    <w:rsid w:val="00637E7C"/>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1903"/>
    <w:rsid w:val="006621CE"/>
    <w:rsid w:val="00663095"/>
    <w:rsid w:val="00663F05"/>
    <w:rsid w:val="00664423"/>
    <w:rsid w:val="006648C5"/>
    <w:rsid w:val="00664AD9"/>
    <w:rsid w:val="00664FCC"/>
    <w:rsid w:val="006658FC"/>
    <w:rsid w:val="006703A6"/>
    <w:rsid w:val="00670764"/>
    <w:rsid w:val="0067135F"/>
    <w:rsid w:val="00671754"/>
    <w:rsid w:val="00671991"/>
    <w:rsid w:val="00672582"/>
    <w:rsid w:val="006729DE"/>
    <w:rsid w:val="00673215"/>
    <w:rsid w:val="00673564"/>
    <w:rsid w:val="00673E5E"/>
    <w:rsid w:val="00674D57"/>
    <w:rsid w:val="0067560C"/>
    <w:rsid w:val="00676FD5"/>
    <w:rsid w:val="006771E4"/>
    <w:rsid w:val="006773C6"/>
    <w:rsid w:val="00677642"/>
    <w:rsid w:val="0068201E"/>
    <w:rsid w:val="00683D15"/>
    <w:rsid w:val="0068445F"/>
    <w:rsid w:val="006851E3"/>
    <w:rsid w:val="00685DC0"/>
    <w:rsid w:val="00686BE6"/>
    <w:rsid w:val="00686F0B"/>
    <w:rsid w:val="00687550"/>
    <w:rsid w:val="006875D7"/>
    <w:rsid w:val="00687C54"/>
    <w:rsid w:val="0069067C"/>
    <w:rsid w:val="006927EA"/>
    <w:rsid w:val="00692BFD"/>
    <w:rsid w:val="00693133"/>
    <w:rsid w:val="006931B5"/>
    <w:rsid w:val="00694402"/>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0CD3"/>
    <w:rsid w:val="006B28B6"/>
    <w:rsid w:val="006B2A5E"/>
    <w:rsid w:val="006B453B"/>
    <w:rsid w:val="006B496E"/>
    <w:rsid w:val="006B5D49"/>
    <w:rsid w:val="006B65EE"/>
    <w:rsid w:val="006B6F3F"/>
    <w:rsid w:val="006C0900"/>
    <w:rsid w:val="006C178F"/>
    <w:rsid w:val="006C39D8"/>
    <w:rsid w:val="006C4AC7"/>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415"/>
    <w:rsid w:val="006E586B"/>
    <w:rsid w:val="006E5DF8"/>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02E9"/>
    <w:rsid w:val="00720479"/>
    <w:rsid w:val="00721B05"/>
    <w:rsid w:val="00721F67"/>
    <w:rsid w:val="007239F4"/>
    <w:rsid w:val="007256E4"/>
    <w:rsid w:val="0072629B"/>
    <w:rsid w:val="00726EC9"/>
    <w:rsid w:val="00727BBA"/>
    <w:rsid w:val="00730FC7"/>
    <w:rsid w:val="00732F05"/>
    <w:rsid w:val="007346B5"/>
    <w:rsid w:val="007346E3"/>
    <w:rsid w:val="0073478E"/>
    <w:rsid w:val="00734FB9"/>
    <w:rsid w:val="00735087"/>
    <w:rsid w:val="00736434"/>
    <w:rsid w:val="007364C9"/>
    <w:rsid w:val="00736D49"/>
    <w:rsid w:val="00737AE6"/>
    <w:rsid w:val="00740EC7"/>
    <w:rsid w:val="00741F27"/>
    <w:rsid w:val="0074266A"/>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5070"/>
    <w:rsid w:val="00765215"/>
    <w:rsid w:val="00765DBC"/>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078E"/>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69B8"/>
    <w:rsid w:val="007C7024"/>
    <w:rsid w:val="007C71BD"/>
    <w:rsid w:val="007C7576"/>
    <w:rsid w:val="007C7673"/>
    <w:rsid w:val="007D010D"/>
    <w:rsid w:val="007D1717"/>
    <w:rsid w:val="007D27C5"/>
    <w:rsid w:val="007D4666"/>
    <w:rsid w:val="007D5B3F"/>
    <w:rsid w:val="007D5BFF"/>
    <w:rsid w:val="007D6C09"/>
    <w:rsid w:val="007E0486"/>
    <w:rsid w:val="007E191B"/>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6A2F"/>
    <w:rsid w:val="007F6E96"/>
    <w:rsid w:val="0080143B"/>
    <w:rsid w:val="008018F7"/>
    <w:rsid w:val="00802593"/>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616E"/>
    <w:rsid w:val="00817353"/>
    <w:rsid w:val="008201B3"/>
    <w:rsid w:val="00820749"/>
    <w:rsid w:val="008219DF"/>
    <w:rsid w:val="008221C8"/>
    <w:rsid w:val="00822884"/>
    <w:rsid w:val="00822C0F"/>
    <w:rsid w:val="00822CBB"/>
    <w:rsid w:val="008232E7"/>
    <w:rsid w:val="00823E8B"/>
    <w:rsid w:val="008251EC"/>
    <w:rsid w:val="00825A8C"/>
    <w:rsid w:val="00826230"/>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10D9"/>
    <w:rsid w:val="008425A3"/>
    <w:rsid w:val="008440C6"/>
    <w:rsid w:val="00844A84"/>
    <w:rsid w:val="00845C87"/>
    <w:rsid w:val="008465AF"/>
    <w:rsid w:val="00846FF8"/>
    <w:rsid w:val="00847B6E"/>
    <w:rsid w:val="0085122F"/>
    <w:rsid w:val="00853138"/>
    <w:rsid w:val="008546A4"/>
    <w:rsid w:val="0085515A"/>
    <w:rsid w:val="00855757"/>
    <w:rsid w:val="0085691A"/>
    <w:rsid w:val="00857B65"/>
    <w:rsid w:val="008610CA"/>
    <w:rsid w:val="00861271"/>
    <w:rsid w:val="00863784"/>
    <w:rsid w:val="008659D5"/>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76AE"/>
    <w:rsid w:val="00877B60"/>
    <w:rsid w:val="008802DA"/>
    <w:rsid w:val="00881A13"/>
    <w:rsid w:val="00883CCD"/>
    <w:rsid w:val="00884D11"/>
    <w:rsid w:val="0088703A"/>
    <w:rsid w:val="00887C08"/>
    <w:rsid w:val="00890B7C"/>
    <w:rsid w:val="00890CE4"/>
    <w:rsid w:val="00890CF1"/>
    <w:rsid w:val="00891BF6"/>
    <w:rsid w:val="008921AA"/>
    <w:rsid w:val="0089251F"/>
    <w:rsid w:val="00892FA3"/>
    <w:rsid w:val="008937D9"/>
    <w:rsid w:val="00893FA9"/>
    <w:rsid w:val="008960C7"/>
    <w:rsid w:val="00896C16"/>
    <w:rsid w:val="00896CDF"/>
    <w:rsid w:val="00897117"/>
    <w:rsid w:val="00897374"/>
    <w:rsid w:val="00897BD6"/>
    <w:rsid w:val="008A0E53"/>
    <w:rsid w:val="008A114C"/>
    <w:rsid w:val="008A3055"/>
    <w:rsid w:val="008A39BD"/>
    <w:rsid w:val="008A3A76"/>
    <w:rsid w:val="008A547F"/>
    <w:rsid w:val="008A5FC5"/>
    <w:rsid w:val="008A65D0"/>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6A9"/>
    <w:rsid w:val="008E4278"/>
    <w:rsid w:val="008E490A"/>
    <w:rsid w:val="008F21DC"/>
    <w:rsid w:val="008F2514"/>
    <w:rsid w:val="008F2A3A"/>
    <w:rsid w:val="008F4B2B"/>
    <w:rsid w:val="008F5C55"/>
    <w:rsid w:val="008F61F3"/>
    <w:rsid w:val="009002AD"/>
    <w:rsid w:val="009002E8"/>
    <w:rsid w:val="009024BB"/>
    <w:rsid w:val="00903B58"/>
    <w:rsid w:val="00903E9E"/>
    <w:rsid w:val="00904CC1"/>
    <w:rsid w:val="00904F2D"/>
    <w:rsid w:val="00905B14"/>
    <w:rsid w:val="00905E63"/>
    <w:rsid w:val="00906D99"/>
    <w:rsid w:val="009070FE"/>
    <w:rsid w:val="009074A6"/>
    <w:rsid w:val="0091151D"/>
    <w:rsid w:val="009119DC"/>
    <w:rsid w:val="00911A64"/>
    <w:rsid w:val="009133E7"/>
    <w:rsid w:val="0091385A"/>
    <w:rsid w:val="00915CF7"/>
    <w:rsid w:val="009163FA"/>
    <w:rsid w:val="009179C3"/>
    <w:rsid w:val="00917C2E"/>
    <w:rsid w:val="00917D4B"/>
    <w:rsid w:val="0092056B"/>
    <w:rsid w:val="00921BA6"/>
    <w:rsid w:val="00921F35"/>
    <w:rsid w:val="0092292D"/>
    <w:rsid w:val="00923D0B"/>
    <w:rsid w:val="00924644"/>
    <w:rsid w:val="009248DC"/>
    <w:rsid w:val="009248F1"/>
    <w:rsid w:val="00925015"/>
    <w:rsid w:val="00925D93"/>
    <w:rsid w:val="00926188"/>
    <w:rsid w:val="0092720A"/>
    <w:rsid w:val="00930F77"/>
    <w:rsid w:val="009311DC"/>
    <w:rsid w:val="009318F6"/>
    <w:rsid w:val="009326E5"/>
    <w:rsid w:val="00932992"/>
    <w:rsid w:val="0093328C"/>
    <w:rsid w:val="00934C9E"/>
    <w:rsid w:val="00935AE1"/>
    <w:rsid w:val="00936744"/>
    <w:rsid w:val="0093711B"/>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28D"/>
    <w:rsid w:val="00952D0B"/>
    <w:rsid w:val="00954A15"/>
    <w:rsid w:val="0095602B"/>
    <w:rsid w:val="00956121"/>
    <w:rsid w:val="0095642C"/>
    <w:rsid w:val="009569C0"/>
    <w:rsid w:val="00957559"/>
    <w:rsid w:val="00957659"/>
    <w:rsid w:val="00957D18"/>
    <w:rsid w:val="00960230"/>
    <w:rsid w:val="00960E92"/>
    <w:rsid w:val="0096102B"/>
    <w:rsid w:val="009610FF"/>
    <w:rsid w:val="00962905"/>
    <w:rsid w:val="009639AD"/>
    <w:rsid w:val="009641EA"/>
    <w:rsid w:val="00964D2B"/>
    <w:rsid w:val="00966163"/>
    <w:rsid w:val="00966853"/>
    <w:rsid w:val="00970C28"/>
    <w:rsid w:val="009728C6"/>
    <w:rsid w:val="009728DE"/>
    <w:rsid w:val="009729A7"/>
    <w:rsid w:val="00972CEA"/>
    <w:rsid w:val="0097316E"/>
    <w:rsid w:val="0097331A"/>
    <w:rsid w:val="00974371"/>
    <w:rsid w:val="00974E9B"/>
    <w:rsid w:val="009755BB"/>
    <w:rsid w:val="009757C6"/>
    <w:rsid w:val="00976155"/>
    <w:rsid w:val="0097728C"/>
    <w:rsid w:val="00977FC6"/>
    <w:rsid w:val="009809B5"/>
    <w:rsid w:val="00981C36"/>
    <w:rsid w:val="00981FF7"/>
    <w:rsid w:val="00982D64"/>
    <w:rsid w:val="00982D76"/>
    <w:rsid w:val="00982F86"/>
    <w:rsid w:val="00985619"/>
    <w:rsid w:val="00986631"/>
    <w:rsid w:val="00986B02"/>
    <w:rsid w:val="00986F05"/>
    <w:rsid w:val="009877BB"/>
    <w:rsid w:val="009903EC"/>
    <w:rsid w:val="00990EAF"/>
    <w:rsid w:val="009933EC"/>
    <w:rsid w:val="00994D77"/>
    <w:rsid w:val="00995069"/>
    <w:rsid w:val="00995C1F"/>
    <w:rsid w:val="009A0C33"/>
    <w:rsid w:val="009A0DF0"/>
    <w:rsid w:val="009A110D"/>
    <w:rsid w:val="009A19C4"/>
    <w:rsid w:val="009A233B"/>
    <w:rsid w:val="009A2A15"/>
    <w:rsid w:val="009A3086"/>
    <w:rsid w:val="009A3F08"/>
    <w:rsid w:val="009A6521"/>
    <w:rsid w:val="009B0255"/>
    <w:rsid w:val="009B04A3"/>
    <w:rsid w:val="009B0803"/>
    <w:rsid w:val="009B0858"/>
    <w:rsid w:val="009B1747"/>
    <w:rsid w:val="009B1F44"/>
    <w:rsid w:val="009B305E"/>
    <w:rsid w:val="009B33D7"/>
    <w:rsid w:val="009B4006"/>
    <w:rsid w:val="009B4FF9"/>
    <w:rsid w:val="009B5411"/>
    <w:rsid w:val="009B5560"/>
    <w:rsid w:val="009B6D95"/>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9F78FB"/>
    <w:rsid w:val="00A01004"/>
    <w:rsid w:val="00A01CE1"/>
    <w:rsid w:val="00A02BED"/>
    <w:rsid w:val="00A02EEB"/>
    <w:rsid w:val="00A04824"/>
    <w:rsid w:val="00A04BA1"/>
    <w:rsid w:val="00A076F5"/>
    <w:rsid w:val="00A10FF8"/>
    <w:rsid w:val="00A115F2"/>
    <w:rsid w:val="00A11859"/>
    <w:rsid w:val="00A13402"/>
    <w:rsid w:val="00A13A36"/>
    <w:rsid w:val="00A13B23"/>
    <w:rsid w:val="00A1405E"/>
    <w:rsid w:val="00A146AF"/>
    <w:rsid w:val="00A14898"/>
    <w:rsid w:val="00A14D96"/>
    <w:rsid w:val="00A15868"/>
    <w:rsid w:val="00A20699"/>
    <w:rsid w:val="00A20DB4"/>
    <w:rsid w:val="00A20FE8"/>
    <w:rsid w:val="00A21E38"/>
    <w:rsid w:val="00A2246B"/>
    <w:rsid w:val="00A2246F"/>
    <w:rsid w:val="00A22626"/>
    <w:rsid w:val="00A26787"/>
    <w:rsid w:val="00A26D73"/>
    <w:rsid w:val="00A30C49"/>
    <w:rsid w:val="00A31700"/>
    <w:rsid w:val="00A34028"/>
    <w:rsid w:val="00A371AE"/>
    <w:rsid w:val="00A372B1"/>
    <w:rsid w:val="00A373FB"/>
    <w:rsid w:val="00A37DB1"/>
    <w:rsid w:val="00A37F8D"/>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B58"/>
    <w:rsid w:val="00A848AA"/>
    <w:rsid w:val="00A84900"/>
    <w:rsid w:val="00A85075"/>
    <w:rsid w:val="00A85619"/>
    <w:rsid w:val="00A856BE"/>
    <w:rsid w:val="00A85E4F"/>
    <w:rsid w:val="00A875BA"/>
    <w:rsid w:val="00A903CF"/>
    <w:rsid w:val="00A90D9E"/>
    <w:rsid w:val="00A91105"/>
    <w:rsid w:val="00A911D4"/>
    <w:rsid w:val="00A928EC"/>
    <w:rsid w:val="00A93785"/>
    <w:rsid w:val="00A944AD"/>
    <w:rsid w:val="00A94503"/>
    <w:rsid w:val="00A94E7C"/>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351F"/>
    <w:rsid w:val="00AB5D82"/>
    <w:rsid w:val="00AB5DF0"/>
    <w:rsid w:val="00AB690E"/>
    <w:rsid w:val="00AB6B15"/>
    <w:rsid w:val="00AB7A03"/>
    <w:rsid w:val="00AB7C8A"/>
    <w:rsid w:val="00AB7D16"/>
    <w:rsid w:val="00AB7DEA"/>
    <w:rsid w:val="00AB7E97"/>
    <w:rsid w:val="00AC06E7"/>
    <w:rsid w:val="00AC083F"/>
    <w:rsid w:val="00AC3A31"/>
    <w:rsid w:val="00AC3D95"/>
    <w:rsid w:val="00AC46D6"/>
    <w:rsid w:val="00AC5F12"/>
    <w:rsid w:val="00AC794E"/>
    <w:rsid w:val="00AD05A0"/>
    <w:rsid w:val="00AD0702"/>
    <w:rsid w:val="00AD10FC"/>
    <w:rsid w:val="00AD11DD"/>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514"/>
    <w:rsid w:val="00B0468D"/>
    <w:rsid w:val="00B04C24"/>
    <w:rsid w:val="00B059D7"/>
    <w:rsid w:val="00B05DF3"/>
    <w:rsid w:val="00B06099"/>
    <w:rsid w:val="00B070E3"/>
    <w:rsid w:val="00B079F6"/>
    <w:rsid w:val="00B110CF"/>
    <w:rsid w:val="00B12F4F"/>
    <w:rsid w:val="00B1391C"/>
    <w:rsid w:val="00B146C8"/>
    <w:rsid w:val="00B16472"/>
    <w:rsid w:val="00B16AB6"/>
    <w:rsid w:val="00B16BE1"/>
    <w:rsid w:val="00B17434"/>
    <w:rsid w:val="00B1783E"/>
    <w:rsid w:val="00B20A34"/>
    <w:rsid w:val="00B20F3E"/>
    <w:rsid w:val="00B2140F"/>
    <w:rsid w:val="00B23087"/>
    <w:rsid w:val="00B245B6"/>
    <w:rsid w:val="00B25D23"/>
    <w:rsid w:val="00B26F35"/>
    <w:rsid w:val="00B27B83"/>
    <w:rsid w:val="00B30354"/>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230"/>
    <w:rsid w:val="00B50391"/>
    <w:rsid w:val="00B53817"/>
    <w:rsid w:val="00B5396B"/>
    <w:rsid w:val="00B55A22"/>
    <w:rsid w:val="00B55E25"/>
    <w:rsid w:val="00B56114"/>
    <w:rsid w:val="00B609A8"/>
    <w:rsid w:val="00B618AC"/>
    <w:rsid w:val="00B62B4E"/>
    <w:rsid w:val="00B62E9E"/>
    <w:rsid w:val="00B64E45"/>
    <w:rsid w:val="00B6569D"/>
    <w:rsid w:val="00B65A58"/>
    <w:rsid w:val="00B65F95"/>
    <w:rsid w:val="00B66334"/>
    <w:rsid w:val="00B66889"/>
    <w:rsid w:val="00B668C8"/>
    <w:rsid w:val="00B67A6A"/>
    <w:rsid w:val="00B70427"/>
    <w:rsid w:val="00B71AD7"/>
    <w:rsid w:val="00B71D3D"/>
    <w:rsid w:val="00B7258C"/>
    <w:rsid w:val="00B72FA0"/>
    <w:rsid w:val="00B746DC"/>
    <w:rsid w:val="00B76827"/>
    <w:rsid w:val="00B80652"/>
    <w:rsid w:val="00B818C9"/>
    <w:rsid w:val="00B81950"/>
    <w:rsid w:val="00B819A3"/>
    <w:rsid w:val="00B81D76"/>
    <w:rsid w:val="00B8570C"/>
    <w:rsid w:val="00B85737"/>
    <w:rsid w:val="00B87489"/>
    <w:rsid w:val="00B87D5F"/>
    <w:rsid w:val="00B90111"/>
    <w:rsid w:val="00B922C9"/>
    <w:rsid w:val="00B92641"/>
    <w:rsid w:val="00B9272E"/>
    <w:rsid w:val="00B933F3"/>
    <w:rsid w:val="00B938E9"/>
    <w:rsid w:val="00B95567"/>
    <w:rsid w:val="00B96EB5"/>
    <w:rsid w:val="00B9723C"/>
    <w:rsid w:val="00B97559"/>
    <w:rsid w:val="00B97C38"/>
    <w:rsid w:val="00BA0019"/>
    <w:rsid w:val="00BA2E0B"/>
    <w:rsid w:val="00BA4A48"/>
    <w:rsid w:val="00BA52C9"/>
    <w:rsid w:val="00BA5E08"/>
    <w:rsid w:val="00BA6B91"/>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1CC5"/>
    <w:rsid w:val="00BC336C"/>
    <w:rsid w:val="00BC495E"/>
    <w:rsid w:val="00BC503C"/>
    <w:rsid w:val="00BC533B"/>
    <w:rsid w:val="00BC5AFE"/>
    <w:rsid w:val="00BC6C0B"/>
    <w:rsid w:val="00BC726A"/>
    <w:rsid w:val="00BC7D57"/>
    <w:rsid w:val="00BD0F69"/>
    <w:rsid w:val="00BD106C"/>
    <w:rsid w:val="00BD1705"/>
    <w:rsid w:val="00BD1A1C"/>
    <w:rsid w:val="00BD2BB7"/>
    <w:rsid w:val="00BD2D5C"/>
    <w:rsid w:val="00BD2D9D"/>
    <w:rsid w:val="00BD2E6F"/>
    <w:rsid w:val="00BD397F"/>
    <w:rsid w:val="00BD49AE"/>
    <w:rsid w:val="00BD572D"/>
    <w:rsid w:val="00BD72E7"/>
    <w:rsid w:val="00BD7566"/>
    <w:rsid w:val="00BD774E"/>
    <w:rsid w:val="00BD7B78"/>
    <w:rsid w:val="00BE08CE"/>
    <w:rsid w:val="00BE21CC"/>
    <w:rsid w:val="00BE29D8"/>
    <w:rsid w:val="00BE2BAA"/>
    <w:rsid w:val="00BE321C"/>
    <w:rsid w:val="00BE3C9C"/>
    <w:rsid w:val="00BE4A18"/>
    <w:rsid w:val="00BE5875"/>
    <w:rsid w:val="00BE5B57"/>
    <w:rsid w:val="00BE615A"/>
    <w:rsid w:val="00BE75B1"/>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82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5320"/>
    <w:rsid w:val="00C1695F"/>
    <w:rsid w:val="00C16E3C"/>
    <w:rsid w:val="00C16FDC"/>
    <w:rsid w:val="00C1722F"/>
    <w:rsid w:val="00C17359"/>
    <w:rsid w:val="00C20154"/>
    <w:rsid w:val="00C216B3"/>
    <w:rsid w:val="00C25660"/>
    <w:rsid w:val="00C25A94"/>
    <w:rsid w:val="00C25B0F"/>
    <w:rsid w:val="00C25E4A"/>
    <w:rsid w:val="00C26A5B"/>
    <w:rsid w:val="00C3064F"/>
    <w:rsid w:val="00C30FE7"/>
    <w:rsid w:val="00C314C5"/>
    <w:rsid w:val="00C31729"/>
    <w:rsid w:val="00C330F2"/>
    <w:rsid w:val="00C34339"/>
    <w:rsid w:val="00C37A55"/>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784"/>
    <w:rsid w:val="00C64A52"/>
    <w:rsid w:val="00C653BF"/>
    <w:rsid w:val="00C65540"/>
    <w:rsid w:val="00C65B06"/>
    <w:rsid w:val="00C66CAF"/>
    <w:rsid w:val="00C702BC"/>
    <w:rsid w:val="00C70FCA"/>
    <w:rsid w:val="00C725E5"/>
    <w:rsid w:val="00C73897"/>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C7E"/>
    <w:rsid w:val="00C94E41"/>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0DAC"/>
    <w:rsid w:val="00CC0EF3"/>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D7BED"/>
    <w:rsid w:val="00CE0110"/>
    <w:rsid w:val="00CE04B6"/>
    <w:rsid w:val="00CE0D1D"/>
    <w:rsid w:val="00CE28F1"/>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718E"/>
    <w:rsid w:val="00CF78E1"/>
    <w:rsid w:val="00CF7E05"/>
    <w:rsid w:val="00D00070"/>
    <w:rsid w:val="00D0035B"/>
    <w:rsid w:val="00D005CD"/>
    <w:rsid w:val="00D00FBD"/>
    <w:rsid w:val="00D01742"/>
    <w:rsid w:val="00D0250A"/>
    <w:rsid w:val="00D035F2"/>
    <w:rsid w:val="00D05D0A"/>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259"/>
    <w:rsid w:val="00D23502"/>
    <w:rsid w:val="00D23AA7"/>
    <w:rsid w:val="00D25135"/>
    <w:rsid w:val="00D266E8"/>
    <w:rsid w:val="00D27157"/>
    <w:rsid w:val="00D30094"/>
    <w:rsid w:val="00D305BA"/>
    <w:rsid w:val="00D3121C"/>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59A3"/>
    <w:rsid w:val="00D472A2"/>
    <w:rsid w:val="00D508B1"/>
    <w:rsid w:val="00D50FDE"/>
    <w:rsid w:val="00D51B9D"/>
    <w:rsid w:val="00D51C7A"/>
    <w:rsid w:val="00D53AA1"/>
    <w:rsid w:val="00D54660"/>
    <w:rsid w:val="00D54BEA"/>
    <w:rsid w:val="00D552E2"/>
    <w:rsid w:val="00D5572E"/>
    <w:rsid w:val="00D569E2"/>
    <w:rsid w:val="00D57D67"/>
    <w:rsid w:val="00D60142"/>
    <w:rsid w:val="00D6087A"/>
    <w:rsid w:val="00D60E96"/>
    <w:rsid w:val="00D6171C"/>
    <w:rsid w:val="00D61869"/>
    <w:rsid w:val="00D62596"/>
    <w:rsid w:val="00D627BC"/>
    <w:rsid w:val="00D62866"/>
    <w:rsid w:val="00D65BAF"/>
    <w:rsid w:val="00D65FD3"/>
    <w:rsid w:val="00D66DF6"/>
    <w:rsid w:val="00D66FC3"/>
    <w:rsid w:val="00D672FE"/>
    <w:rsid w:val="00D67547"/>
    <w:rsid w:val="00D67EA0"/>
    <w:rsid w:val="00D7211A"/>
    <w:rsid w:val="00D73D72"/>
    <w:rsid w:val="00D750CB"/>
    <w:rsid w:val="00D75975"/>
    <w:rsid w:val="00D76187"/>
    <w:rsid w:val="00D7668F"/>
    <w:rsid w:val="00D77C52"/>
    <w:rsid w:val="00D77DB5"/>
    <w:rsid w:val="00D81A04"/>
    <w:rsid w:val="00D81B41"/>
    <w:rsid w:val="00D8297E"/>
    <w:rsid w:val="00D83024"/>
    <w:rsid w:val="00D8394A"/>
    <w:rsid w:val="00D84A7E"/>
    <w:rsid w:val="00D84A7F"/>
    <w:rsid w:val="00D87D3D"/>
    <w:rsid w:val="00D91ACC"/>
    <w:rsid w:val="00D91B9B"/>
    <w:rsid w:val="00D93770"/>
    <w:rsid w:val="00D94B00"/>
    <w:rsid w:val="00D965C6"/>
    <w:rsid w:val="00DA0CC1"/>
    <w:rsid w:val="00DA0E49"/>
    <w:rsid w:val="00DA1E2B"/>
    <w:rsid w:val="00DA261C"/>
    <w:rsid w:val="00DA27AE"/>
    <w:rsid w:val="00DA5595"/>
    <w:rsid w:val="00DA61E9"/>
    <w:rsid w:val="00DA6921"/>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5187"/>
    <w:rsid w:val="00DE7158"/>
    <w:rsid w:val="00DF035F"/>
    <w:rsid w:val="00DF1422"/>
    <w:rsid w:val="00DF2142"/>
    <w:rsid w:val="00DF57FA"/>
    <w:rsid w:val="00DF5D39"/>
    <w:rsid w:val="00DF68E2"/>
    <w:rsid w:val="00DF6A95"/>
    <w:rsid w:val="00DF7FC2"/>
    <w:rsid w:val="00E00A0D"/>
    <w:rsid w:val="00E02531"/>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5A7A"/>
    <w:rsid w:val="00E25B63"/>
    <w:rsid w:val="00E25FDA"/>
    <w:rsid w:val="00E2673A"/>
    <w:rsid w:val="00E27561"/>
    <w:rsid w:val="00E27D31"/>
    <w:rsid w:val="00E301EA"/>
    <w:rsid w:val="00E30CCB"/>
    <w:rsid w:val="00E33FBE"/>
    <w:rsid w:val="00E34556"/>
    <w:rsid w:val="00E347F9"/>
    <w:rsid w:val="00E356F4"/>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4D04"/>
    <w:rsid w:val="00E459A1"/>
    <w:rsid w:val="00E47C9A"/>
    <w:rsid w:val="00E5034E"/>
    <w:rsid w:val="00E503E2"/>
    <w:rsid w:val="00E513B4"/>
    <w:rsid w:val="00E53844"/>
    <w:rsid w:val="00E53D03"/>
    <w:rsid w:val="00E5453D"/>
    <w:rsid w:val="00E54C08"/>
    <w:rsid w:val="00E55B8F"/>
    <w:rsid w:val="00E56486"/>
    <w:rsid w:val="00E5799C"/>
    <w:rsid w:val="00E60DC8"/>
    <w:rsid w:val="00E60DD2"/>
    <w:rsid w:val="00E63CDE"/>
    <w:rsid w:val="00E65575"/>
    <w:rsid w:val="00E659F7"/>
    <w:rsid w:val="00E6734A"/>
    <w:rsid w:val="00E7040F"/>
    <w:rsid w:val="00E72308"/>
    <w:rsid w:val="00E7259E"/>
    <w:rsid w:val="00E738CD"/>
    <w:rsid w:val="00E743F9"/>
    <w:rsid w:val="00E75651"/>
    <w:rsid w:val="00E76733"/>
    <w:rsid w:val="00E770A0"/>
    <w:rsid w:val="00E773D4"/>
    <w:rsid w:val="00E809D5"/>
    <w:rsid w:val="00E80AD9"/>
    <w:rsid w:val="00E8121D"/>
    <w:rsid w:val="00E815AD"/>
    <w:rsid w:val="00E822BF"/>
    <w:rsid w:val="00E8254A"/>
    <w:rsid w:val="00E825E9"/>
    <w:rsid w:val="00E8288A"/>
    <w:rsid w:val="00E82DC4"/>
    <w:rsid w:val="00E83C48"/>
    <w:rsid w:val="00E84880"/>
    <w:rsid w:val="00E853D5"/>
    <w:rsid w:val="00E859DF"/>
    <w:rsid w:val="00E86477"/>
    <w:rsid w:val="00E8659B"/>
    <w:rsid w:val="00E871DC"/>
    <w:rsid w:val="00E87D1E"/>
    <w:rsid w:val="00E900D3"/>
    <w:rsid w:val="00E90D38"/>
    <w:rsid w:val="00E90FBC"/>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536C"/>
    <w:rsid w:val="00EE6569"/>
    <w:rsid w:val="00EE6CAB"/>
    <w:rsid w:val="00EE763E"/>
    <w:rsid w:val="00EF1892"/>
    <w:rsid w:val="00EF18C8"/>
    <w:rsid w:val="00EF3600"/>
    <w:rsid w:val="00EF455A"/>
    <w:rsid w:val="00EF4ECA"/>
    <w:rsid w:val="00EF4F52"/>
    <w:rsid w:val="00EF5391"/>
    <w:rsid w:val="00F004A5"/>
    <w:rsid w:val="00F00F81"/>
    <w:rsid w:val="00F04806"/>
    <w:rsid w:val="00F04EA8"/>
    <w:rsid w:val="00F05016"/>
    <w:rsid w:val="00F05337"/>
    <w:rsid w:val="00F057F1"/>
    <w:rsid w:val="00F05AFB"/>
    <w:rsid w:val="00F05FF6"/>
    <w:rsid w:val="00F065FD"/>
    <w:rsid w:val="00F10509"/>
    <w:rsid w:val="00F11229"/>
    <w:rsid w:val="00F11956"/>
    <w:rsid w:val="00F12A12"/>
    <w:rsid w:val="00F12BB7"/>
    <w:rsid w:val="00F13099"/>
    <w:rsid w:val="00F144D7"/>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11A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B76"/>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633F"/>
    <w:rsid w:val="00F77CED"/>
    <w:rsid w:val="00F8213D"/>
    <w:rsid w:val="00F82D6E"/>
    <w:rsid w:val="00F83565"/>
    <w:rsid w:val="00F84657"/>
    <w:rsid w:val="00F85AD4"/>
    <w:rsid w:val="00F85F2A"/>
    <w:rsid w:val="00F86A2E"/>
    <w:rsid w:val="00F8700C"/>
    <w:rsid w:val="00F87A23"/>
    <w:rsid w:val="00F90011"/>
    <w:rsid w:val="00F9037A"/>
    <w:rsid w:val="00F906E2"/>
    <w:rsid w:val="00F917A5"/>
    <w:rsid w:val="00F9247D"/>
    <w:rsid w:val="00F92B8B"/>
    <w:rsid w:val="00F92D1C"/>
    <w:rsid w:val="00F93E97"/>
    <w:rsid w:val="00F956B6"/>
    <w:rsid w:val="00F959F9"/>
    <w:rsid w:val="00F961A5"/>
    <w:rsid w:val="00F961E7"/>
    <w:rsid w:val="00F97E58"/>
    <w:rsid w:val="00FA0A61"/>
    <w:rsid w:val="00FA0FBA"/>
    <w:rsid w:val="00FA1A6F"/>
    <w:rsid w:val="00FA1E32"/>
    <w:rsid w:val="00FA256D"/>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3A"/>
    <w:rsid w:val="00FC7CBD"/>
    <w:rsid w:val="00FC7FE7"/>
    <w:rsid w:val="00FD07A5"/>
    <w:rsid w:val="00FD0919"/>
    <w:rsid w:val="00FD0A7B"/>
    <w:rsid w:val="00FD1DE9"/>
    <w:rsid w:val="00FD1EB7"/>
    <w:rsid w:val="00FD215F"/>
    <w:rsid w:val="00FD26A0"/>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41</Pages>
  <Words>33672</Words>
  <Characters>191937</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88</cp:revision>
  <cp:lastPrinted>2021-02-14T03:50:00Z</cp:lastPrinted>
  <dcterms:created xsi:type="dcterms:W3CDTF">2021-03-18T07:48:00Z</dcterms:created>
  <dcterms:modified xsi:type="dcterms:W3CDTF">2021-03-30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